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952C3" w:rsidRPr="0094076B" w:rsidRDefault="007952C3" w:rsidP="007952C3">
      <w:pPr>
        <w:spacing w:line="360" w:lineRule="auto"/>
        <w:jc w:val="center"/>
        <w:rPr>
          <w:rFonts w:ascii="Bookman Old Style" w:hAnsi="Bookman Old Style"/>
          <w:b/>
          <w:sz w:val="28"/>
          <w:szCs w:val="28"/>
        </w:rPr>
      </w:pPr>
      <w:r>
        <w:rPr>
          <w:rFonts w:ascii="Bookman Old Style" w:hAnsi="Bookman Old Style"/>
          <w:b/>
          <w:sz w:val="28"/>
          <w:szCs w:val="28"/>
        </w:rPr>
        <w:t>TUGAS OBSERVASI 5</w:t>
      </w:r>
    </w:p>
    <w:p w:rsidR="00924DF5" w:rsidRDefault="007952C3" w:rsidP="007952C3">
      <w:pPr>
        <w:jc w:val="center"/>
      </w:pPr>
      <w:r w:rsidRPr="0094076B">
        <w:rPr>
          <w:rFonts w:ascii="Bookman Old Style" w:hAnsi="Bookman Old Style"/>
          <w:b/>
          <w:sz w:val="28"/>
          <w:szCs w:val="28"/>
        </w:rPr>
        <w:t>SKEMA PENYUNTINGAN NASKAH</w:t>
      </w:r>
    </w:p>
    <w:p w:rsidR="007952C3" w:rsidRDefault="007952C3"/>
    <w:p w:rsidR="007952C3" w:rsidRPr="007952C3" w:rsidRDefault="007952C3" w:rsidP="007952C3">
      <w:pPr>
        <w:pStyle w:val="ListParagraph"/>
        <w:numPr>
          <w:ilvl w:val="0"/>
          <w:numId w:val="2"/>
        </w:numPr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952C3">
        <w:rPr>
          <w:rFonts w:ascii="Times New Roman" w:hAnsi="Times New Roman" w:cs="Times New Roman"/>
          <w:sz w:val="24"/>
          <w:szCs w:val="24"/>
        </w:rPr>
        <w:t>Suntinglah</w:t>
      </w:r>
      <w:proofErr w:type="spellEnd"/>
      <w:r w:rsidRPr="007952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52C3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7952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52C3">
        <w:rPr>
          <w:rFonts w:ascii="Times New Roman" w:hAnsi="Times New Roman" w:cs="Times New Roman"/>
          <w:sz w:val="24"/>
          <w:szCs w:val="24"/>
        </w:rPr>
        <w:t>daftar</w:t>
      </w:r>
      <w:proofErr w:type="spellEnd"/>
      <w:r w:rsidRPr="007952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52C3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7952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52C3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7952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52C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952C3">
        <w:rPr>
          <w:rFonts w:ascii="Times New Roman" w:hAnsi="Times New Roman" w:cs="Times New Roman"/>
          <w:sz w:val="24"/>
          <w:szCs w:val="24"/>
        </w:rPr>
        <w:t>!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7"/>
      </w:tblGrid>
      <w:tr w:rsidR="007952C3" w:rsidRPr="00A16D9B" w:rsidTr="00E0626E">
        <w:tc>
          <w:tcPr>
            <w:tcW w:w="9350" w:type="dxa"/>
          </w:tcPr>
          <w:p w:rsidR="007952C3" w:rsidRPr="00A16D9B" w:rsidRDefault="007952C3" w:rsidP="00E0626E">
            <w:pPr>
              <w:spacing w:line="312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952C3" w:rsidRPr="008D1AF7" w:rsidRDefault="007952C3" w:rsidP="00E0626E">
            <w:pPr>
              <w:spacing w:line="312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D1AF7">
              <w:rPr>
                <w:rFonts w:ascii="Times New Roman" w:hAnsi="Times New Roman" w:cs="Times New Roman"/>
                <w:b/>
                <w:sz w:val="24"/>
                <w:szCs w:val="24"/>
              </w:rPr>
              <w:t>DAFTAR PUSTAKA</w:t>
            </w:r>
          </w:p>
          <w:p w:rsidR="00582F89" w:rsidRDefault="00582F89" w:rsidP="00A36270">
            <w:pPr>
              <w:spacing w:line="312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582F89" w:rsidRPr="00582F89" w:rsidRDefault="00582F89" w:rsidP="00582F89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ADDIN Mendeley Bibliography CSL_BIBLIOGRAPHY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82F89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Enterprise, J. (2012) </w:t>
            </w:r>
            <w:r w:rsidRPr="00582F89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Instagram Untuk Fotografi dan Bisnis Kreatif</w:t>
            </w:r>
            <w:r w:rsidRPr="00582F89">
              <w:rPr>
                <w:rFonts w:ascii="Times New Roman" w:hAnsi="Times New Roman" w:cs="Times New Roman"/>
                <w:noProof/>
                <w:sz w:val="24"/>
                <w:szCs w:val="24"/>
              </w:rPr>
              <w:t>. Jakarta: PT Elex Media Komputindo.</w:t>
            </w:r>
          </w:p>
          <w:p w:rsidR="00582F89" w:rsidRPr="00582F89" w:rsidRDefault="00582F89" w:rsidP="00582F89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82F89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Handayani, M. (2017) </w:t>
            </w:r>
            <w:r w:rsidRPr="00582F89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Resep Ampuh Membangun Sistem Bisnis Online</w:t>
            </w:r>
            <w:r w:rsidRPr="00582F89">
              <w:rPr>
                <w:rFonts w:ascii="Times New Roman" w:hAnsi="Times New Roman" w:cs="Times New Roman"/>
                <w:noProof/>
                <w:sz w:val="24"/>
                <w:szCs w:val="24"/>
              </w:rPr>
              <w:t>. Bandung: Billionaire Sinergi Korpora.</w:t>
            </w:r>
          </w:p>
          <w:p w:rsidR="00582F89" w:rsidRPr="00582F89" w:rsidRDefault="00582F89" w:rsidP="00582F89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82F89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Helianthusonfri, J. (2012) </w:t>
            </w:r>
            <w:r w:rsidRPr="00582F89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Jualan Online Dengan Facebook dan Blog</w:t>
            </w:r>
            <w:r w:rsidRPr="00582F89">
              <w:rPr>
                <w:rFonts w:ascii="Times New Roman" w:hAnsi="Times New Roman" w:cs="Times New Roman"/>
                <w:noProof/>
                <w:sz w:val="24"/>
                <w:szCs w:val="24"/>
              </w:rPr>
              <w:t>. Jakarta: PT Elex Media Komputindo.</w:t>
            </w:r>
          </w:p>
          <w:p w:rsidR="00582F89" w:rsidRPr="00582F89" w:rsidRDefault="00582F89" w:rsidP="00582F89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82F89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Helianthusonfri, J. (2016) </w:t>
            </w:r>
            <w:r w:rsidRPr="00582F89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Facebook Marketing</w:t>
            </w:r>
            <w:r w:rsidRPr="00582F89">
              <w:rPr>
                <w:rFonts w:ascii="Times New Roman" w:hAnsi="Times New Roman" w:cs="Times New Roman"/>
                <w:noProof/>
                <w:sz w:val="24"/>
                <w:szCs w:val="24"/>
              </w:rPr>
              <w:t>. Jakarta: PT Elex Media Komputindo.</w:t>
            </w:r>
          </w:p>
          <w:p w:rsidR="00582F89" w:rsidRPr="00582F89" w:rsidRDefault="00582F89" w:rsidP="00582F89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82F89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Jony, W. (2010) </w:t>
            </w:r>
            <w:r w:rsidRPr="00582F89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Internet Marketing for Beginners</w:t>
            </w:r>
            <w:r w:rsidRPr="00582F89">
              <w:rPr>
                <w:rFonts w:ascii="Times New Roman" w:hAnsi="Times New Roman" w:cs="Times New Roman"/>
                <w:noProof/>
                <w:sz w:val="24"/>
                <w:szCs w:val="24"/>
              </w:rPr>
              <w:t>. Jakarta: PT Elex Media Komputindo.</w:t>
            </w:r>
          </w:p>
          <w:p w:rsidR="00582F89" w:rsidRPr="00582F89" w:rsidRDefault="00582F89" w:rsidP="00582F89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82F89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Salim, J. (2011) </w:t>
            </w:r>
            <w:r w:rsidRPr="00582F89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Mengoptimalkan Blog dan Social Media Untuk Small Business</w:t>
            </w:r>
            <w:r w:rsidRPr="00582F89">
              <w:rPr>
                <w:rFonts w:ascii="Times New Roman" w:hAnsi="Times New Roman" w:cs="Times New Roman"/>
                <w:noProof/>
                <w:sz w:val="24"/>
                <w:szCs w:val="24"/>
              </w:rPr>
              <w:t>. Jakarta: PT Elex Media Komputindo.</w:t>
            </w:r>
          </w:p>
          <w:p w:rsidR="00582F89" w:rsidRPr="00582F89" w:rsidRDefault="00582F89" w:rsidP="00582F89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noProof/>
                <w:sz w:val="24"/>
              </w:rPr>
            </w:pPr>
            <w:r w:rsidRPr="00582F89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Sulianta, F. (2011) </w:t>
            </w:r>
            <w:r w:rsidRPr="00582F89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Twitter for Business</w:t>
            </w:r>
            <w:r w:rsidRPr="00582F89">
              <w:rPr>
                <w:rFonts w:ascii="Times New Roman" w:hAnsi="Times New Roman" w:cs="Times New Roman"/>
                <w:noProof/>
                <w:sz w:val="24"/>
                <w:szCs w:val="24"/>
              </w:rPr>
              <w:t>. Jakarta: PT Elex Media Komputindo.</w:t>
            </w:r>
          </w:p>
          <w:p w:rsidR="007952C3" w:rsidRPr="00A16D9B" w:rsidRDefault="00582F89" w:rsidP="00582F8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bookmarkStart w:id="0" w:name="_GoBack"/>
        <w:bookmarkEnd w:id="0"/>
      </w:tr>
    </w:tbl>
    <w:p w:rsidR="007952C3" w:rsidRDefault="007952C3"/>
    <w:p w:rsidR="007952C3" w:rsidRDefault="007952C3"/>
    <w:p w:rsidR="007952C3" w:rsidRDefault="007952C3"/>
    <w:p w:rsidR="007952C3" w:rsidRDefault="007952C3"/>
    <w:p w:rsidR="007952C3" w:rsidRDefault="007952C3"/>
    <w:p w:rsidR="007952C3" w:rsidRDefault="007952C3"/>
    <w:p w:rsidR="007952C3" w:rsidRDefault="007952C3"/>
    <w:p w:rsidR="007952C3" w:rsidRDefault="007952C3"/>
    <w:sectPr w:rsidR="007952C3" w:rsidSect="0012251A">
      <w:pgSz w:w="11907" w:h="16840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629689E"/>
    <w:multiLevelType w:val="hybridMultilevel"/>
    <w:tmpl w:val="A33EF04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2ED6FCA"/>
    <w:multiLevelType w:val="hybridMultilevel"/>
    <w:tmpl w:val="1D908800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952C3"/>
    <w:rsid w:val="0012251A"/>
    <w:rsid w:val="0042167F"/>
    <w:rsid w:val="00582F89"/>
    <w:rsid w:val="007952C3"/>
    <w:rsid w:val="00924DF5"/>
    <w:rsid w:val="00A362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B313607"/>
  <w15:chartTrackingRefBased/>
  <w15:docId w15:val="{0F04B860-3F60-44C7-9022-D4E050F435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952C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952C3"/>
    <w:pPr>
      <w:ind w:left="720"/>
      <w:contextualSpacing/>
    </w:pPr>
  </w:style>
  <w:style w:type="table" w:styleId="TableGrid">
    <w:name w:val="Table Grid"/>
    <w:basedOn w:val="TableNormal"/>
    <w:uiPriority w:val="39"/>
    <w:rsid w:val="007952C3"/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0235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Won10</b:Tag>
    <b:SourceType>Book</b:SourceType>
    <b:Guid>{E66014D4-D5B3-4091-BB64-F69FCC7CCF43}</b:Guid>
    <b:Title>Internet Marketing for Beginners</b:Title>
    <b:Year>2010</b:Year>
    <b:Author>
      <b:Author>
        <b:NameList>
          <b:Person>
            <b:Last>Wong</b:Last>
            <b:First>Jony</b:First>
          </b:Person>
        </b:NameList>
      </b:Author>
    </b:Author>
    <b:City>Jakarta</b:City>
    <b:Publisher>PT Elex Media Komputindo</b:Publisher>
    <b:RefOrder>1</b:RefOrder>
  </b:Source>
</b:Sources>
</file>

<file path=customXml/itemProps1.xml><?xml version="1.0" encoding="utf-8"?>
<ds:datastoreItem xmlns:ds="http://schemas.openxmlformats.org/officeDocument/2006/customXml" ds:itemID="{4DE69498-685F-496C-918E-14417986E37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24</Words>
  <Characters>709</Characters>
  <Application>Microsoft Office Word</Application>
  <DocSecurity>0</DocSecurity>
  <Lines>5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pic_Epik</dc:creator>
  <cp:keywords/>
  <dc:description/>
  <cp:lastModifiedBy>Lenovo</cp:lastModifiedBy>
  <cp:revision>2</cp:revision>
  <dcterms:created xsi:type="dcterms:W3CDTF">2020-08-08T05:50:00Z</dcterms:created>
  <dcterms:modified xsi:type="dcterms:W3CDTF">2020-08-08T05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d117d44b-ffc4-3b30-8f29-534c5bf9457f</vt:lpwstr>
  </property>
  <property fmtid="{D5CDD505-2E9C-101B-9397-08002B2CF9AE}" pid="4" name="Mendeley Citation Style_1">
    <vt:lpwstr>http://www.zotero.org/styles/harvard1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